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62FFB057"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xml:space="preserve">. Basic review of </w:t>
      </w:r>
      <w:proofErr w:type="spellStart"/>
      <w:r>
        <w:t>correlogram</w:t>
      </w:r>
      <w:proofErr w:type="spellEnd"/>
      <w:r>
        <w:t>-based methods, model-based methods.</w:t>
      </w:r>
      <w:r w:rsidR="006E55BF">
        <w:t xml:space="preserve"> </w:t>
      </w:r>
      <w:r w:rsidR="006E55BF">
        <w:fldChar w:fldCharType="begin" w:fldLock="1"/>
      </w:r>
      <w:r w:rsidR="0062384B">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6344dce6-5119-4692-af33-4dfa99c07369"]}],"mendeley":{"formattedCitation":"&lt;sup&gt;1&lt;/sup&gt;","plainTextFormattedCitation":"1","previouslyFormattedCitation":"&lt;sup&gt;1&lt;/sup&gt;"},"properties":{"noteIndex":0},"schema":"https://github.com/citation-style-language/schema/raw/master/csl-citation.json"}</w:instrText>
      </w:r>
      <w:r w:rsidR="006E55BF">
        <w:fldChar w:fldCharType="separate"/>
      </w:r>
      <w:r w:rsidR="0062384B" w:rsidRPr="0062384B">
        <w:rPr>
          <w:noProof/>
          <w:vertAlign w:val="superscript"/>
        </w:rPr>
        <w:t>1</w:t>
      </w:r>
      <w:r w:rsidR="006E55BF">
        <w:fldChar w:fldCharType="end"/>
      </w:r>
    </w:p>
    <w:p w14:paraId="13898854" w14:textId="1E7341C2"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rsidR="006238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mendeley":{"formattedCitation":"&lt;sup&gt;2,3&lt;/sup&gt;","plainTextFormattedCitation":"2,3","previouslyFormattedCitation":"&lt;sup&gt;2,3&lt;/sup&gt;"},"properties":{"noteIndex":0},"schema":"https://github.com/citation-style-language/schema/raw/master/csl-citation.json"}</w:instrText>
      </w:r>
      <w:r>
        <w:fldChar w:fldCharType="separate"/>
      </w:r>
      <w:r w:rsidR="0062384B" w:rsidRPr="0062384B">
        <w:rPr>
          <w:noProof/>
          <w:vertAlign w:val="superscript"/>
        </w:rPr>
        <w:t>2,3</w:t>
      </w:r>
      <w:r>
        <w:fldChar w:fldCharType="end"/>
      </w:r>
      <w:r>
        <w:t xml:space="preserve">, spike-timing dependent plasticity </w:t>
      </w:r>
      <w:r>
        <w:fldChar w:fldCharType="begin" w:fldLock="1"/>
      </w:r>
      <w:r w:rsidR="0062384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4&lt;/sup&gt;","plainTextFormattedCitation":"4","previouslyFormattedCitation":"&lt;sup&gt;4&lt;/sup&gt;"},"properties":{"noteIndex":0},"schema":"https://github.com/citation-style-language/schema/raw/master/csl-citation.json"}</w:instrText>
      </w:r>
      <w:r>
        <w:fldChar w:fldCharType="separate"/>
      </w:r>
      <w:r w:rsidR="0062384B" w:rsidRPr="0062384B">
        <w:rPr>
          <w:noProof/>
          <w:vertAlign w:val="superscript"/>
        </w:rPr>
        <w:t>4</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5422D286"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rsidR="0062384B">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47cc22ab-24b0-4910-8cf4-058866d36ac2"]}],"mendeley":{"formattedCitation":"&lt;sup&gt;5&lt;/sup&gt;","plainTextFormattedCitation":"5","previouslyFormattedCitation":"&lt;sup&gt;5&lt;/sup&gt;"},"properties":{"noteIndex":0},"schema":"https://github.com/citation-style-language/schema/raw/master/csl-citation.json"}</w:instrText>
      </w:r>
      <w:r>
        <w:fldChar w:fldCharType="separate"/>
      </w:r>
      <w:r w:rsidR="0062384B" w:rsidRPr="0062384B">
        <w:rPr>
          <w:noProof/>
          <w:vertAlign w:val="superscript"/>
        </w:rPr>
        <w:t>5</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 xml:space="preserve">Basic summary of 1) the modeling approach, 2) statistically-focused simulations, 3) the </w:t>
      </w:r>
      <w:proofErr w:type="spellStart"/>
      <w:r>
        <w:t>neurobiologically</w:t>
      </w:r>
      <w:proofErr w:type="spellEnd"/>
      <w:r>
        <w:t>-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17C0BA4" w14:textId="66CC56AB" w:rsidR="003B3A09" w:rsidRDefault="003B3A09" w:rsidP="00647E95">
      <w:r>
        <w:t xml:space="preserve">To show the model can track fast and slow changes in synaptic weights, several simulation examples were shown as follows. The simulations were divided into two groups based on </w:t>
      </w:r>
      <w:r w:rsidR="0015099E">
        <w:t xml:space="preserve">1) STP types and 2) change mode of LTP and baseline. In these examples, the recording time length is T = 20 min and the pre-synaptic firing rate is 5Hz. The Q were all set to be 1e-5 temporarily, which may be further automatically tuned. After fitting the model, 1) trace plots of pre- and postsynaptic rates, 2) overall </w:t>
      </w:r>
      <w:proofErr w:type="spellStart"/>
      <w:r w:rsidR="0015099E">
        <w:t>correlogram</w:t>
      </w:r>
      <w:proofErr w:type="spellEnd"/>
      <w:r w:rsidR="0015099E">
        <w:t xml:space="preserve"> and 3) modification functions were shown. The </w:t>
      </w:r>
      <w:proofErr w:type="spellStart"/>
      <w:r w:rsidR="0015099E">
        <w:t>correlograms</w:t>
      </w:r>
      <w:proofErr w:type="spellEnd"/>
      <w:r w:rsidR="0015099E">
        <w:t xml:space="preserve"> may further be split by quartiles of ISI or recording length T to show STP and LTP, respectively. The black lines and bars represent observed/ true values, while the red ones represent the model generated/ fitted values. </w:t>
      </w:r>
      <w:proofErr w:type="gramStart"/>
      <w:r w:rsidR="0015099E">
        <w:t>the</w:t>
      </w:r>
      <w:proofErr w:type="gramEnd"/>
      <w:r w:rsidR="0015099E">
        <w:t xml:space="preserv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6DF032E4" w14:textId="1B5925EF" w:rsidR="004310BD" w:rsidRDefault="00102398" w:rsidP="00647E95">
      <w:r>
        <w:t xml:space="preserve">Simulations on different LTP types, i.e. </w:t>
      </w:r>
      <w:r w:rsidR="00B2379B">
        <w:t xml:space="preserve">1) </w:t>
      </w:r>
      <w:r>
        <w:t xml:space="preserve">facilitation, </w:t>
      </w:r>
      <w:r w:rsidR="00B2379B">
        <w:t xml:space="preserve">2) </w:t>
      </w:r>
      <w:r>
        <w:t xml:space="preserve">depression and </w:t>
      </w:r>
      <w:r w:rsidR="00B2379B">
        <w:t xml:space="preserve">3) </w:t>
      </w:r>
      <w:r>
        <w:t>no plasticity</w:t>
      </w:r>
      <w:r w:rsidR="009A771B">
        <w:t>,</w:t>
      </w:r>
      <w:r>
        <w:t xml:space="preserve"> were shown as follows. In these cases, the baseline and long-term effect (LTP) were set </w:t>
      </w:r>
      <w:r w:rsidR="00E70C5A">
        <w:t>as</w:t>
      </w:r>
      <w:r>
        <w:t xml:space="preserve"> constant. </w:t>
      </w:r>
      <w:proofErr w:type="spellStart"/>
      <w:r w:rsidR="00110AFD">
        <w:t>Correlogram</w:t>
      </w:r>
      <w:proofErr w:type="spellEnd"/>
      <w:r w:rsidR="00110AFD">
        <w:t xml:space="preserve"> was split by quartiles of ISI to show STP.</w:t>
      </w:r>
    </w:p>
    <w:p w14:paraId="09B656D1" w14:textId="35A913E3" w:rsidR="00B2379B" w:rsidRDefault="00B2379B" w:rsidP="00647E95">
      <w:r>
        <w:t>1) Facilitation</w:t>
      </w:r>
    </w:p>
    <w:tbl>
      <w:tblPr>
        <w:tblStyle w:val="TableGrid"/>
        <w:tblW w:w="10885" w:type="dxa"/>
        <w:tblLook w:val="04A0" w:firstRow="1" w:lastRow="0" w:firstColumn="1" w:lastColumn="0" w:noHBand="0" w:noVBand="1"/>
      </w:tblPr>
      <w:tblGrid>
        <w:gridCol w:w="3628"/>
        <w:gridCol w:w="3628"/>
        <w:gridCol w:w="3629"/>
      </w:tblGrid>
      <w:tr w:rsidR="00D0224F" w14:paraId="03172EFE" w14:textId="77777777" w:rsidTr="0044284A">
        <w:tc>
          <w:tcPr>
            <w:tcW w:w="3628" w:type="dxa"/>
          </w:tcPr>
          <w:p w14:paraId="3342C569" w14:textId="527A367E" w:rsidR="0044284A" w:rsidRDefault="0044284A" w:rsidP="00647E95">
            <w:r>
              <w:t>Pre- and post-synaptic firing rate</w:t>
            </w:r>
          </w:p>
        </w:tc>
        <w:tc>
          <w:tcPr>
            <w:tcW w:w="3628" w:type="dxa"/>
          </w:tcPr>
          <w:p w14:paraId="239C10E2" w14:textId="75CB6C79" w:rsidR="0044284A" w:rsidRDefault="0044284A" w:rsidP="00647E95">
            <w:r>
              <w:t>Overall cross-</w:t>
            </w:r>
            <w:proofErr w:type="spellStart"/>
            <w:r>
              <w:t>correlogram</w:t>
            </w:r>
            <w:proofErr w:type="spellEnd"/>
          </w:p>
        </w:tc>
        <w:tc>
          <w:tcPr>
            <w:tcW w:w="3629" w:type="dxa"/>
          </w:tcPr>
          <w:p w14:paraId="3540695F" w14:textId="1DEA427F" w:rsidR="0044284A" w:rsidRDefault="0044284A" w:rsidP="00647E95">
            <w:r>
              <w:t>Modification function</w:t>
            </w:r>
          </w:p>
        </w:tc>
      </w:tr>
      <w:tr w:rsidR="00D0224F" w14:paraId="4534A196" w14:textId="77777777" w:rsidTr="0044284A">
        <w:tc>
          <w:tcPr>
            <w:tcW w:w="3628" w:type="dxa"/>
          </w:tcPr>
          <w:p w14:paraId="2B7272B5" w14:textId="7CB9C318" w:rsidR="0044284A" w:rsidRDefault="00BD366A" w:rsidP="00647E95">
            <w:r>
              <w:pict w14:anchorId="741DCC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70.35pt;height:127.35pt" stroked="t">
                  <v:stroke r:id="rId10" o:title="" color2="black" filltype="pattern"/>
                  <v:imagedata r:id="rId11" o:title="2_firRate"/>
                </v:shape>
              </w:pict>
            </w:r>
          </w:p>
        </w:tc>
        <w:tc>
          <w:tcPr>
            <w:tcW w:w="3628" w:type="dxa"/>
          </w:tcPr>
          <w:p w14:paraId="60A75894" w14:textId="247BF7FD" w:rsidR="0044284A" w:rsidRDefault="00BD366A" w:rsidP="00647E95">
            <w:bookmarkStart w:id="0" w:name="_GoBack"/>
            <w:r>
              <w:pict w14:anchorId="71A62616">
                <v:shape id="_x0000_i1031" type="#_x0000_t75" style="width:170.35pt;height:126.8pt" stroked="t">
                  <v:stroke r:id="rId10" o:title="" color2="black" filltype="pattern"/>
                  <v:imagedata r:id="rId12" o:title="3_overallCorr"/>
                </v:shape>
              </w:pict>
            </w:r>
            <w:bookmarkEnd w:id="0"/>
          </w:p>
        </w:tc>
        <w:tc>
          <w:tcPr>
            <w:tcW w:w="3629" w:type="dxa"/>
          </w:tcPr>
          <w:p w14:paraId="0EFE19E8" w14:textId="0780BEF2" w:rsidR="0044284A" w:rsidRDefault="00BD366A" w:rsidP="00647E95">
            <w:r>
              <w:rPr>
                <w:noProof/>
                <w:lang w:eastAsia="zh-CN"/>
              </w:rPr>
              <w:pict w14:anchorId="1ADE5E90">
                <v:shape id="_x0000_i1029" type="#_x0000_t75" style="width:170.35pt;height:127.35pt" stroked="t">
                  <v:stroke r:id="rId10" o:title="" color2="black" filltype="pattern"/>
                  <v:imagedata r:id="rId13" o:title="1_modificationFuntion"/>
                </v:shape>
              </w:pict>
            </w:r>
          </w:p>
        </w:tc>
      </w:tr>
    </w:tbl>
    <w:p w14:paraId="64719D37" w14:textId="77777777" w:rsidR="0044284A" w:rsidRDefault="0044284A" w:rsidP="00647E95"/>
    <w:p w14:paraId="326CCBC0" w14:textId="3D7090ED" w:rsidR="003E4705" w:rsidRDefault="00D0224F" w:rsidP="00647E95">
      <w:r>
        <w:t>Cross-</w:t>
      </w:r>
      <w:proofErr w:type="spellStart"/>
      <w:r>
        <w:t>correlogram</w:t>
      </w:r>
      <w:proofErr w:type="spellEnd"/>
      <w:r>
        <w:t xml:space="preserve"> by quartiles of ISI</w:t>
      </w:r>
    </w:p>
    <w:p w14:paraId="35CC0216" w14:textId="05D660AA" w:rsidR="00B2379B" w:rsidRDefault="00BD366A" w:rsidP="00647E95">
      <w:r>
        <w:lastRenderedPageBreak/>
        <w:pict w14:anchorId="0C470ECF">
          <v:shape id="_x0000_i1032" type="#_x0000_t75" style="width:420.2pt;height:314.85pt">
            <v:imagedata r:id="rId14" o:title="4_corrISI"/>
          </v:shape>
        </w:pict>
      </w:r>
    </w:p>
    <w:p w14:paraId="22749DE7" w14:textId="29D2E48B" w:rsidR="00D0224F" w:rsidRDefault="00D0224F" w:rsidP="00647E95">
      <w:r>
        <w:t>Cross-</w:t>
      </w:r>
      <w:proofErr w:type="spellStart"/>
      <w:r>
        <w:t>correlogram</w:t>
      </w:r>
      <w:proofErr w:type="spellEnd"/>
      <w:r>
        <w:t xml:space="preserve"> by quartiles of T</w:t>
      </w:r>
    </w:p>
    <w:p w14:paraId="3ECBC1B4" w14:textId="4711B77B" w:rsidR="00D0224F" w:rsidRDefault="00BD366A" w:rsidP="00647E95">
      <w:r>
        <w:pict w14:anchorId="0DB8C6F9">
          <v:shape id="_x0000_i1033" type="#_x0000_t75" style="width:420.2pt;height:314.85pt">
            <v:imagedata r:id="rId15" o:title="5_corrT"/>
          </v:shape>
        </w:pict>
      </w:r>
    </w:p>
    <w:p w14:paraId="22D8EA39" w14:textId="77777777" w:rsidR="00D0224F" w:rsidRDefault="00D0224F" w:rsidP="00647E95"/>
    <w:p w14:paraId="3C5E382C" w14:textId="3CC5D709" w:rsidR="00647E95" w:rsidRDefault="00B2379B" w:rsidP="00647E95">
      <w:r>
        <w:t>2) Depression</w:t>
      </w:r>
      <w:r w:rsidR="00E320FD">
        <w:t xml:space="preserve"> </w:t>
      </w:r>
    </w:p>
    <w:tbl>
      <w:tblPr>
        <w:tblStyle w:val="TableGrid"/>
        <w:tblW w:w="10885" w:type="dxa"/>
        <w:tblLook w:val="04A0" w:firstRow="1" w:lastRow="0" w:firstColumn="1" w:lastColumn="0" w:noHBand="0" w:noVBand="1"/>
      </w:tblPr>
      <w:tblGrid>
        <w:gridCol w:w="3668"/>
        <w:gridCol w:w="3618"/>
        <w:gridCol w:w="3668"/>
      </w:tblGrid>
      <w:tr w:rsidR="00D0224F" w14:paraId="346F446B" w14:textId="77777777" w:rsidTr="00165A89">
        <w:tc>
          <w:tcPr>
            <w:tcW w:w="3628" w:type="dxa"/>
          </w:tcPr>
          <w:p w14:paraId="3692B399" w14:textId="77777777" w:rsidR="00D0224F" w:rsidRDefault="00D0224F" w:rsidP="00165A89">
            <w:r>
              <w:t>Pre- and post-synaptic firing rate</w:t>
            </w:r>
          </w:p>
        </w:tc>
        <w:tc>
          <w:tcPr>
            <w:tcW w:w="3628" w:type="dxa"/>
          </w:tcPr>
          <w:p w14:paraId="3500C86E" w14:textId="77777777" w:rsidR="00D0224F" w:rsidRDefault="00D0224F" w:rsidP="00165A89">
            <w:r>
              <w:t>Overall cross-</w:t>
            </w:r>
            <w:proofErr w:type="spellStart"/>
            <w:r>
              <w:t>correlogram</w:t>
            </w:r>
            <w:proofErr w:type="spellEnd"/>
          </w:p>
        </w:tc>
        <w:tc>
          <w:tcPr>
            <w:tcW w:w="3629" w:type="dxa"/>
          </w:tcPr>
          <w:p w14:paraId="7A15E140" w14:textId="77777777" w:rsidR="00D0224F" w:rsidRDefault="00D0224F" w:rsidP="00165A89">
            <w:r>
              <w:t>Modification function</w:t>
            </w:r>
          </w:p>
        </w:tc>
      </w:tr>
      <w:tr w:rsidR="00D0224F" w14:paraId="5B8B34A3" w14:textId="77777777" w:rsidTr="00165A89">
        <w:tc>
          <w:tcPr>
            <w:tcW w:w="3628" w:type="dxa"/>
          </w:tcPr>
          <w:p w14:paraId="2BA09391" w14:textId="5C644ED9" w:rsidR="00D0224F" w:rsidRDefault="00BD366A" w:rsidP="00165A89">
            <w:r>
              <w:pict w14:anchorId="53946257">
                <v:shape id="_x0000_i1025" type="#_x0000_t75" style="width:172.5pt;height:129.5pt">
                  <v:imagedata r:id="rId16" o:title="2_firRate"/>
                </v:shape>
              </w:pict>
            </w:r>
          </w:p>
        </w:tc>
        <w:tc>
          <w:tcPr>
            <w:tcW w:w="3628" w:type="dxa"/>
          </w:tcPr>
          <w:p w14:paraId="4A49DB38" w14:textId="43829998" w:rsidR="00D0224F" w:rsidRDefault="00BD366A" w:rsidP="00165A89">
            <w:r>
              <w:pict w14:anchorId="3AC6416F">
                <v:shape id="_x0000_i1034" type="#_x0000_t75" style="width:170.35pt;height:127.35pt" stroked="t">
                  <v:stroke r:id="rId10" o:title="" color2="black" filltype="pattern"/>
                  <v:imagedata r:id="rId17" o:title="3_overallCorr"/>
                </v:shape>
              </w:pict>
            </w:r>
          </w:p>
        </w:tc>
        <w:tc>
          <w:tcPr>
            <w:tcW w:w="3629" w:type="dxa"/>
          </w:tcPr>
          <w:p w14:paraId="0E6BE05E" w14:textId="013D5B1E" w:rsidR="00D0224F" w:rsidRDefault="00BD366A" w:rsidP="00165A89">
            <w:r>
              <w:pict w14:anchorId="700757F1">
                <v:shape id="_x0000_i1026" type="#_x0000_t75" style="width:172.5pt;height:129.5pt">
                  <v:imagedata r:id="rId18" o:title="1_modificationFuntion"/>
                </v:shape>
              </w:pict>
            </w:r>
          </w:p>
        </w:tc>
      </w:tr>
    </w:tbl>
    <w:p w14:paraId="182C38C3" w14:textId="1E3BA53E" w:rsidR="00B2379B" w:rsidRDefault="00B2379B" w:rsidP="00647E95"/>
    <w:p w14:paraId="0758BE97" w14:textId="77777777" w:rsidR="00D0224F" w:rsidRDefault="00D0224F" w:rsidP="00D0224F">
      <w:r>
        <w:t>Cross-</w:t>
      </w:r>
      <w:proofErr w:type="spellStart"/>
      <w:r>
        <w:t>correlogram</w:t>
      </w:r>
      <w:proofErr w:type="spellEnd"/>
      <w:r>
        <w:t xml:space="preserve"> by quartiles of ISI</w:t>
      </w:r>
    </w:p>
    <w:p w14:paraId="72946BDD" w14:textId="06D5E2F1" w:rsidR="00D0224F" w:rsidRDefault="00BD366A" w:rsidP="00D0224F">
      <w:r>
        <w:pict w14:anchorId="566FDFF0">
          <v:shape id="_x0000_i1035" type="#_x0000_t75" style="width:420.2pt;height:314.85pt">
            <v:imagedata r:id="rId19" o:title="4_corrISI"/>
          </v:shape>
        </w:pict>
      </w:r>
    </w:p>
    <w:p w14:paraId="42FAE24A" w14:textId="77777777" w:rsidR="00D0224F" w:rsidRDefault="00D0224F" w:rsidP="00D0224F">
      <w:r>
        <w:t>Cross-</w:t>
      </w:r>
      <w:proofErr w:type="spellStart"/>
      <w:r>
        <w:t>correlogram</w:t>
      </w:r>
      <w:proofErr w:type="spellEnd"/>
      <w:r>
        <w:t xml:space="preserve"> by quartiles of T</w:t>
      </w:r>
    </w:p>
    <w:p w14:paraId="2DC80507" w14:textId="04ACB4DA" w:rsidR="00D0224F" w:rsidRDefault="00BD366A" w:rsidP="00D0224F">
      <w:r>
        <w:lastRenderedPageBreak/>
        <w:pict w14:anchorId="70A2D04E">
          <v:shape id="_x0000_i1036" type="#_x0000_t75" style="width:420.2pt;height:314.85pt">
            <v:imagedata r:id="rId20" o:title="5_corrT"/>
          </v:shape>
        </w:pict>
      </w:r>
    </w:p>
    <w:p w14:paraId="0C2A0F38" w14:textId="77777777" w:rsidR="00D0224F" w:rsidRDefault="00D0224F" w:rsidP="00647E95"/>
    <w:p w14:paraId="281FBA7A" w14:textId="77777777" w:rsidR="00D0224F" w:rsidRDefault="00D0224F" w:rsidP="00647E95"/>
    <w:p w14:paraId="4B2D0170" w14:textId="0F99BC65" w:rsidR="00B2379B" w:rsidRDefault="00B2379B" w:rsidP="00647E95">
      <w:r>
        <w:t>3) No Plasticity</w:t>
      </w:r>
    </w:p>
    <w:tbl>
      <w:tblPr>
        <w:tblStyle w:val="TableGrid"/>
        <w:tblW w:w="10885" w:type="dxa"/>
        <w:tblLook w:val="04A0" w:firstRow="1" w:lastRow="0" w:firstColumn="1" w:lastColumn="0" w:noHBand="0" w:noVBand="1"/>
      </w:tblPr>
      <w:tblGrid>
        <w:gridCol w:w="3628"/>
        <w:gridCol w:w="3628"/>
        <w:gridCol w:w="3629"/>
      </w:tblGrid>
      <w:tr w:rsidR="00D0224F" w14:paraId="5A6BD601" w14:textId="77777777" w:rsidTr="00165A89">
        <w:tc>
          <w:tcPr>
            <w:tcW w:w="3628" w:type="dxa"/>
          </w:tcPr>
          <w:p w14:paraId="1534AE38" w14:textId="77777777" w:rsidR="00D0224F" w:rsidRDefault="00D0224F" w:rsidP="00165A89">
            <w:r>
              <w:t>Pre- and post-synaptic firing rate</w:t>
            </w:r>
          </w:p>
        </w:tc>
        <w:tc>
          <w:tcPr>
            <w:tcW w:w="3628" w:type="dxa"/>
          </w:tcPr>
          <w:p w14:paraId="210C4A3A" w14:textId="77777777" w:rsidR="00D0224F" w:rsidRDefault="00D0224F" w:rsidP="00165A89">
            <w:r>
              <w:t>Overall cross-</w:t>
            </w:r>
            <w:proofErr w:type="spellStart"/>
            <w:r>
              <w:t>correlogram</w:t>
            </w:r>
            <w:proofErr w:type="spellEnd"/>
          </w:p>
        </w:tc>
        <w:tc>
          <w:tcPr>
            <w:tcW w:w="3629" w:type="dxa"/>
          </w:tcPr>
          <w:p w14:paraId="6F88492A" w14:textId="77777777" w:rsidR="00D0224F" w:rsidRDefault="00D0224F" w:rsidP="00165A89">
            <w:r>
              <w:t>Modification function</w:t>
            </w:r>
          </w:p>
        </w:tc>
      </w:tr>
      <w:tr w:rsidR="00D0224F" w14:paraId="1AC38A8B" w14:textId="77777777" w:rsidTr="00165A89">
        <w:tc>
          <w:tcPr>
            <w:tcW w:w="3628" w:type="dxa"/>
          </w:tcPr>
          <w:p w14:paraId="75FDC70A" w14:textId="7D97C6F3" w:rsidR="00D0224F" w:rsidRDefault="00BD366A" w:rsidP="00165A89">
            <w:r>
              <w:rPr>
                <w:noProof/>
                <w:lang w:eastAsia="zh-CN"/>
              </w:rPr>
              <w:pict w14:anchorId="7E7401BF">
                <v:shape id="_x0000_i1027" type="#_x0000_t75" style="width:170.35pt;height:127.35pt">
                  <v:imagedata r:id="rId21" o:title="2_firRate"/>
                </v:shape>
              </w:pict>
            </w:r>
          </w:p>
        </w:tc>
        <w:tc>
          <w:tcPr>
            <w:tcW w:w="3628" w:type="dxa"/>
          </w:tcPr>
          <w:p w14:paraId="23C9D34E" w14:textId="620FB5DD" w:rsidR="00D0224F" w:rsidRDefault="00BD366A" w:rsidP="00165A89">
            <w:r>
              <w:pict w14:anchorId="63B72317">
                <v:shape id="_x0000_i1037" type="#_x0000_t75" style="width:170.35pt;height:127.35pt" stroked="t">
                  <v:stroke r:id="rId10" o:title="" color2="black" filltype="pattern"/>
                  <v:imagedata r:id="rId22" o:title="3_overallCorr"/>
                </v:shape>
              </w:pict>
            </w:r>
          </w:p>
        </w:tc>
        <w:tc>
          <w:tcPr>
            <w:tcW w:w="3629" w:type="dxa"/>
          </w:tcPr>
          <w:p w14:paraId="10BC16CE" w14:textId="4AF0ACD0" w:rsidR="00D0224F" w:rsidRDefault="00BD366A" w:rsidP="00165A89">
            <w:r>
              <w:pict w14:anchorId="12FCF34B">
                <v:shape id="_x0000_i1028" type="#_x0000_t75" style="width:170.35pt;height:127.35pt">
                  <v:imagedata r:id="rId23" o:title="1_modificationFuntion"/>
                </v:shape>
              </w:pict>
            </w:r>
          </w:p>
        </w:tc>
      </w:tr>
    </w:tbl>
    <w:p w14:paraId="5AA6C8B1" w14:textId="77777777" w:rsidR="00D0224F" w:rsidRDefault="00D0224F" w:rsidP="00D0224F"/>
    <w:p w14:paraId="4B6E121B" w14:textId="77777777" w:rsidR="00D0224F" w:rsidRDefault="00D0224F" w:rsidP="00D0224F">
      <w:r>
        <w:t>Cross-</w:t>
      </w:r>
      <w:proofErr w:type="spellStart"/>
      <w:r>
        <w:t>correlogram</w:t>
      </w:r>
      <w:proofErr w:type="spellEnd"/>
      <w:r>
        <w:t xml:space="preserve"> by quartiles of ISI</w:t>
      </w:r>
    </w:p>
    <w:p w14:paraId="58B96D8C" w14:textId="56552872" w:rsidR="00D0224F" w:rsidRDefault="00BD366A" w:rsidP="00D0224F">
      <w:r>
        <w:lastRenderedPageBreak/>
        <w:pict w14:anchorId="1BFD8963">
          <v:shape id="_x0000_i1038" type="#_x0000_t75" style="width:420.2pt;height:314.85pt">
            <v:imagedata r:id="rId24" o:title="4_corrISI"/>
          </v:shape>
        </w:pict>
      </w:r>
    </w:p>
    <w:p w14:paraId="5CAC8899" w14:textId="77777777" w:rsidR="00D0224F" w:rsidRDefault="00D0224F" w:rsidP="00D0224F">
      <w:r>
        <w:t>Cross-</w:t>
      </w:r>
      <w:proofErr w:type="spellStart"/>
      <w:r>
        <w:t>correlogram</w:t>
      </w:r>
      <w:proofErr w:type="spellEnd"/>
      <w:r>
        <w:t xml:space="preserve"> by quartiles of T</w:t>
      </w:r>
    </w:p>
    <w:p w14:paraId="5CFF8691" w14:textId="78C1887E" w:rsidR="00CD1EDB" w:rsidRDefault="00BD366A" w:rsidP="00D0224F">
      <w:r>
        <w:pict w14:anchorId="339E2F61">
          <v:shape id="_x0000_i1039" type="#_x0000_t75" style="width:420.2pt;height:314.85pt">
            <v:imagedata r:id="rId25" o:title="5_corrT"/>
          </v:shape>
        </w:pict>
      </w:r>
    </w:p>
    <w:p w14:paraId="5C922064" w14:textId="77777777" w:rsidR="00AA352A" w:rsidRDefault="00AA352A" w:rsidP="00647E95"/>
    <w:p w14:paraId="15208786" w14:textId="3392664A" w:rsidR="009A771B" w:rsidRPr="007F30D1" w:rsidRDefault="009A771B" w:rsidP="009A771B">
      <w:pPr>
        <w:jc w:val="both"/>
        <w:rPr>
          <w:b/>
          <w:bCs/>
        </w:rPr>
      </w:pPr>
      <w:r>
        <w:rPr>
          <w:b/>
          <w:bCs/>
        </w:rPr>
        <w:t xml:space="preserve">Examples for different </w:t>
      </w:r>
      <w:r w:rsidR="00AF6348">
        <w:rPr>
          <w:b/>
          <w:bCs/>
        </w:rPr>
        <w:t>baseline and LTP change</w:t>
      </w:r>
    </w:p>
    <w:p w14:paraId="56B67A2A" w14:textId="032AA177" w:rsidR="00AF6348" w:rsidRDefault="00AF6348" w:rsidP="00647E95">
      <w:r>
        <w:t>Here we</w:t>
      </w:r>
      <w:r w:rsidR="0044284A">
        <w:t xml:space="preserve"> fix the short-term plasticity to be depression and</w:t>
      </w:r>
      <w:r>
        <w:t xml:space="preserve"> show examples with combinations of</w:t>
      </w:r>
      <w:r w:rsidR="004B3C4F">
        <w:t xml:space="preserve"> three (linear, jump and sinusoidal)</w:t>
      </w:r>
      <w:r>
        <w:t xml:space="preserve"> </w:t>
      </w:r>
      <w:r w:rsidR="004B3C4F">
        <w:t>change patterns. Specifically, there are two examples: 1) linear base</w:t>
      </w:r>
      <w:r w:rsidR="0044284A">
        <w:t>line + jump LTP</w:t>
      </w:r>
      <w:r w:rsidR="004B3C4F">
        <w:t>; 2) sinusoidal baseline a</w:t>
      </w:r>
      <w:r w:rsidR="0044284A">
        <w:t>nd LTP</w:t>
      </w:r>
      <w:r w:rsidR="004B3C4F">
        <w:t>.</w:t>
      </w:r>
    </w:p>
    <w:p w14:paraId="562407F5" w14:textId="7ECA74E3" w:rsidR="009A771B" w:rsidRDefault="00CD1EDB" w:rsidP="00647E95">
      <w:r>
        <w:t xml:space="preserve">1) </w:t>
      </w:r>
      <w:proofErr w:type="gramStart"/>
      <w:r w:rsidR="004B3C4F">
        <w:t>case</w:t>
      </w:r>
      <w:proofErr w:type="gramEnd"/>
      <w:r w:rsidR="004B3C4F">
        <w:t xml:space="preserve"> 1: linear baseline + jump LTP + depression STP</w:t>
      </w:r>
    </w:p>
    <w:tbl>
      <w:tblPr>
        <w:tblStyle w:val="TableGrid"/>
        <w:tblW w:w="10885" w:type="dxa"/>
        <w:tblLook w:val="04A0" w:firstRow="1" w:lastRow="0" w:firstColumn="1" w:lastColumn="0" w:noHBand="0" w:noVBand="1"/>
      </w:tblPr>
      <w:tblGrid>
        <w:gridCol w:w="3628"/>
        <w:gridCol w:w="3628"/>
        <w:gridCol w:w="3629"/>
      </w:tblGrid>
      <w:tr w:rsidR="00D0224F" w14:paraId="24D3D065" w14:textId="77777777" w:rsidTr="00165A89">
        <w:tc>
          <w:tcPr>
            <w:tcW w:w="3628" w:type="dxa"/>
          </w:tcPr>
          <w:p w14:paraId="595DFEC6" w14:textId="77777777" w:rsidR="00D0224F" w:rsidRDefault="00D0224F" w:rsidP="00165A89">
            <w:r>
              <w:t>Pre- and post-synaptic firing rate</w:t>
            </w:r>
          </w:p>
        </w:tc>
        <w:tc>
          <w:tcPr>
            <w:tcW w:w="3628" w:type="dxa"/>
          </w:tcPr>
          <w:p w14:paraId="0603EAB8" w14:textId="77777777" w:rsidR="00D0224F" w:rsidRDefault="00D0224F" w:rsidP="00165A89">
            <w:r>
              <w:t>Overall cross-</w:t>
            </w:r>
            <w:proofErr w:type="spellStart"/>
            <w:r>
              <w:t>correlogram</w:t>
            </w:r>
            <w:proofErr w:type="spellEnd"/>
          </w:p>
        </w:tc>
        <w:tc>
          <w:tcPr>
            <w:tcW w:w="3629" w:type="dxa"/>
          </w:tcPr>
          <w:p w14:paraId="5F5040D3" w14:textId="77777777" w:rsidR="00D0224F" w:rsidRDefault="00D0224F" w:rsidP="00165A89">
            <w:r>
              <w:t>Modification function</w:t>
            </w:r>
          </w:p>
        </w:tc>
      </w:tr>
      <w:tr w:rsidR="00D0224F" w14:paraId="4194FE46" w14:textId="77777777" w:rsidTr="00165A89">
        <w:tc>
          <w:tcPr>
            <w:tcW w:w="3628" w:type="dxa"/>
          </w:tcPr>
          <w:p w14:paraId="6CEE8230" w14:textId="5D4D2B33" w:rsidR="00D0224F" w:rsidRDefault="004E3AE3" w:rsidP="00165A89">
            <w:r w:rsidRPr="004E3AE3">
              <w:rPr>
                <w:noProof/>
                <w:lang w:eastAsia="zh-CN"/>
              </w:rPr>
              <w:drawing>
                <wp:inline distT="0" distB="0" distL="0" distR="0" wp14:anchorId="47EE7638" wp14:editId="32D089C6">
                  <wp:extent cx="2157984" cy="1618488"/>
                  <wp:effectExtent l="0" t="0" r="0" b="1270"/>
                  <wp:docPr id="64" name="Picture 64" descr="C:\Users\gaw19004\Documents\GitHub\GBLM_SMOOTH\plot\case\4_depression_linear_jump\2_fir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C:\Users\gaw19004\Documents\GitHub\GBLM_SMOOTH\plot\case\4_depression_linear_jump\2_firRat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8" w:type="dxa"/>
          </w:tcPr>
          <w:p w14:paraId="150560EE" w14:textId="7C608C5A" w:rsidR="00D0224F" w:rsidRDefault="00BD366A" w:rsidP="00165A89">
            <w:r>
              <w:rPr>
                <w:noProof/>
                <w:lang w:eastAsia="zh-CN"/>
              </w:rPr>
              <w:pict w14:anchorId="4AA9A4F0">
                <v:shape id="_x0000_i1040" type="#_x0000_t75" style="width:170.35pt;height:127.35pt" stroked="t">
                  <v:stroke r:id="rId10" o:title="" color2="black" filltype="pattern"/>
                  <v:imagedata r:id="rId27" o:title="3_overallCorr"/>
                </v:shape>
              </w:pict>
            </w:r>
          </w:p>
        </w:tc>
        <w:tc>
          <w:tcPr>
            <w:tcW w:w="3629" w:type="dxa"/>
          </w:tcPr>
          <w:p w14:paraId="0A6436BF" w14:textId="696B6565" w:rsidR="00D0224F" w:rsidRDefault="004E3AE3" w:rsidP="00165A89">
            <w:r w:rsidRPr="004E3AE3">
              <w:rPr>
                <w:noProof/>
                <w:lang w:eastAsia="zh-CN"/>
              </w:rPr>
              <w:drawing>
                <wp:inline distT="0" distB="0" distL="0" distR="0" wp14:anchorId="73D9CD01" wp14:editId="47E5F750">
                  <wp:extent cx="2157984" cy="1618488"/>
                  <wp:effectExtent l="0" t="0" r="0" b="1270"/>
                  <wp:docPr id="63" name="Picture 63" descr="C:\Users\gaw19004\Documents\GitHub\GBLM_SMOOTH\plot\case\4_depression_linear_jump\1_modificationFu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gaw19004\Documents\GitHub\GBLM_SMOOTH\plot\case\4_depression_linear_jump\1_modificationFuntion.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r>
    </w:tbl>
    <w:p w14:paraId="33D3A0C4" w14:textId="177D5E8F" w:rsidR="00BD366A" w:rsidRDefault="00BD366A" w:rsidP="00CD1EDB"/>
    <w:p w14:paraId="08C1EFA0" w14:textId="77777777" w:rsidR="00D0224F" w:rsidRDefault="00D0224F" w:rsidP="00D0224F">
      <w:r>
        <w:t>Cross-</w:t>
      </w:r>
      <w:proofErr w:type="spellStart"/>
      <w:r>
        <w:t>correlogram</w:t>
      </w:r>
      <w:proofErr w:type="spellEnd"/>
      <w:r>
        <w:t xml:space="preserve"> by quartiles of T</w:t>
      </w:r>
    </w:p>
    <w:p w14:paraId="3AC2451A" w14:textId="3D1F818B" w:rsidR="0025103A" w:rsidRDefault="00BD366A" w:rsidP="00CD1EDB">
      <w:r>
        <w:pict w14:anchorId="7CB98171">
          <v:shape id="_x0000_i1041" type="#_x0000_t75" style="width:420.2pt;height:314.85pt">
            <v:imagedata r:id="rId29" o:title="5_corrT"/>
          </v:shape>
        </w:pict>
      </w:r>
    </w:p>
    <w:p w14:paraId="0D3C710C" w14:textId="77777777" w:rsidR="0025103A" w:rsidRDefault="0025103A" w:rsidP="00CD1EDB"/>
    <w:p w14:paraId="0B5946C3" w14:textId="73DA6BEC" w:rsidR="00CD1EDB" w:rsidRDefault="00CD1EDB" w:rsidP="00647E95">
      <w:r>
        <w:t xml:space="preserve">2) </w:t>
      </w:r>
      <w:proofErr w:type="gramStart"/>
      <w:r w:rsidR="004B3C4F">
        <w:t>case</w:t>
      </w:r>
      <w:proofErr w:type="gramEnd"/>
      <w:r w:rsidR="004B3C4F">
        <w:t xml:space="preserve"> 2: sinusoidal baseline and LTP + </w:t>
      </w:r>
      <w:r w:rsidR="0044284A">
        <w:t>depression</w:t>
      </w:r>
      <w:r w:rsidR="004B3C4F">
        <w:t xml:space="preserve"> STP</w:t>
      </w:r>
    </w:p>
    <w:tbl>
      <w:tblPr>
        <w:tblStyle w:val="TableGrid"/>
        <w:tblW w:w="10885" w:type="dxa"/>
        <w:tblLook w:val="04A0" w:firstRow="1" w:lastRow="0" w:firstColumn="1" w:lastColumn="0" w:noHBand="0" w:noVBand="1"/>
      </w:tblPr>
      <w:tblGrid>
        <w:gridCol w:w="3628"/>
        <w:gridCol w:w="3628"/>
        <w:gridCol w:w="3629"/>
      </w:tblGrid>
      <w:tr w:rsidR="00D0224F" w14:paraId="3AFA5E1D" w14:textId="77777777" w:rsidTr="00165A89">
        <w:tc>
          <w:tcPr>
            <w:tcW w:w="3628" w:type="dxa"/>
          </w:tcPr>
          <w:p w14:paraId="72828181" w14:textId="77777777" w:rsidR="00D0224F" w:rsidRDefault="00D0224F" w:rsidP="00165A89">
            <w:r>
              <w:lastRenderedPageBreak/>
              <w:t>Pre- and post-synaptic firing rate</w:t>
            </w:r>
          </w:p>
        </w:tc>
        <w:tc>
          <w:tcPr>
            <w:tcW w:w="3628" w:type="dxa"/>
          </w:tcPr>
          <w:p w14:paraId="13AF1B71" w14:textId="77777777" w:rsidR="00D0224F" w:rsidRDefault="00D0224F" w:rsidP="00165A89">
            <w:r>
              <w:t>Overall cross-</w:t>
            </w:r>
            <w:proofErr w:type="spellStart"/>
            <w:r>
              <w:t>correlogram</w:t>
            </w:r>
            <w:proofErr w:type="spellEnd"/>
          </w:p>
        </w:tc>
        <w:tc>
          <w:tcPr>
            <w:tcW w:w="3629" w:type="dxa"/>
          </w:tcPr>
          <w:p w14:paraId="3FBC6EFB" w14:textId="77777777" w:rsidR="00D0224F" w:rsidRDefault="00D0224F" w:rsidP="00165A89">
            <w:r>
              <w:t>Modification function</w:t>
            </w:r>
          </w:p>
        </w:tc>
      </w:tr>
      <w:tr w:rsidR="00D0224F" w14:paraId="155D502B" w14:textId="77777777" w:rsidTr="00165A89">
        <w:tc>
          <w:tcPr>
            <w:tcW w:w="3628" w:type="dxa"/>
          </w:tcPr>
          <w:p w14:paraId="31F94A97" w14:textId="6491EDD9" w:rsidR="00D0224F" w:rsidRDefault="004E3AE3" w:rsidP="00165A89">
            <w:r w:rsidRPr="004E3AE3">
              <w:rPr>
                <w:noProof/>
                <w:lang w:eastAsia="zh-CN"/>
              </w:rPr>
              <w:drawing>
                <wp:inline distT="0" distB="0" distL="0" distR="0" wp14:anchorId="439F3C19" wp14:editId="721EB8B8">
                  <wp:extent cx="2157984" cy="1618488"/>
                  <wp:effectExtent l="0" t="0" r="0" b="1270"/>
                  <wp:docPr id="68" name="Picture 68" descr="C:\Users\gaw19004\Documents\GitHub\GBLM_SMOOTH\plot\case\5_depression_sin_sin\2_fir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C:\Users\gaw19004\Documents\GitHub\GBLM_SMOOTH\plot\case\5_depression_sin_sin\2_firRat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c>
          <w:tcPr>
            <w:tcW w:w="3628" w:type="dxa"/>
          </w:tcPr>
          <w:p w14:paraId="43AF4458" w14:textId="25F60D47" w:rsidR="00D0224F" w:rsidRDefault="00BD366A" w:rsidP="00165A89">
            <w:r>
              <w:rPr>
                <w:noProof/>
                <w:lang w:eastAsia="zh-CN"/>
              </w:rPr>
              <w:pict w14:anchorId="03221223">
                <v:shape id="_x0000_i1042" type="#_x0000_t75" style="width:170.35pt;height:127.35pt" stroked="t">
                  <v:stroke r:id="rId10" o:title="" color2="black" filltype="pattern"/>
                  <v:imagedata r:id="rId31" o:title="3_overallCorr"/>
                </v:shape>
              </w:pict>
            </w:r>
          </w:p>
        </w:tc>
        <w:tc>
          <w:tcPr>
            <w:tcW w:w="3629" w:type="dxa"/>
          </w:tcPr>
          <w:p w14:paraId="35DDB45E" w14:textId="51F613BC" w:rsidR="00D0224F" w:rsidRDefault="004E3AE3" w:rsidP="00165A89">
            <w:r w:rsidRPr="004E3AE3">
              <w:rPr>
                <w:noProof/>
                <w:lang w:eastAsia="zh-CN"/>
              </w:rPr>
              <w:drawing>
                <wp:inline distT="0" distB="0" distL="0" distR="0" wp14:anchorId="54323E91" wp14:editId="2B793F53">
                  <wp:extent cx="2157984" cy="1618488"/>
                  <wp:effectExtent l="0" t="0" r="0" b="1270"/>
                  <wp:docPr id="67" name="Picture 67" descr="C:\Users\gaw19004\Documents\GitHub\GBLM_SMOOTH\plot\case\5_depression_sin_sin\1_modificationFu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C:\Users\gaw19004\Documents\GitHub\GBLM_SMOOTH\plot\case\5_depression_sin_sin\1_modificationFuntio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57984" cy="1618488"/>
                          </a:xfrm>
                          <a:prstGeom prst="rect">
                            <a:avLst/>
                          </a:prstGeom>
                          <a:noFill/>
                          <a:ln>
                            <a:noFill/>
                          </a:ln>
                        </pic:spPr>
                      </pic:pic>
                    </a:graphicData>
                  </a:graphic>
                </wp:inline>
              </w:drawing>
            </w:r>
          </w:p>
        </w:tc>
      </w:tr>
    </w:tbl>
    <w:p w14:paraId="1C23AF63" w14:textId="77777777" w:rsidR="0044284A" w:rsidRDefault="0044284A" w:rsidP="0025103A"/>
    <w:p w14:paraId="72587A1C" w14:textId="77777777" w:rsidR="00D0224F" w:rsidRDefault="00D0224F" w:rsidP="00D0224F">
      <w:r>
        <w:t>Cross-</w:t>
      </w:r>
      <w:proofErr w:type="spellStart"/>
      <w:r>
        <w:t>correlogram</w:t>
      </w:r>
      <w:proofErr w:type="spellEnd"/>
      <w:r>
        <w:t xml:space="preserve"> by quartiles of T</w:t>
      </w:r>
    </w:p>
    <w:p w14:paraId="26E7A2D3" w14:textId="20E167B6" w:rsidR="0025103A" w:rsidRDefault="00BD366A" w:rsidP="00647E95">
      <w:pPr>
        <w:jc w:val="both"/>
      </w:pPr>
      <w:r>
        <w:rPr>
          <w:noProof/>
          <w:lang w:eastAsia="zh-CN"/>
        </w:rPr>
        <w:pict w14:anchorId="025474B5">
          <v:shape id="_x0000_i1043" type="#_x0000_t75" style="width:420.2pt;height:314.85pt">
            <v:imagedata r:id="rId33" o:title="5_corrT"/>
          </v:shape>
        </w:pict>
      </w:r>
    </w:p>
    <w:p w14:paraId="2C3AC2E5" w14:textId="5D9FC86D" w:rsidR="00B23AC5" w:rsidRDefault="00B23AC5" w:rsidP="00647E95">
      <w:pPr>
        <w:jc w:val="both"/>
      </w:pPr>
      <w:r>
        <w:t xml:space="preserve">These examples show that the model can handle most cases. In the following, we investigate the model properties by different angles. The recording length are all 10min, if without specifying. </w:t>
      </w:r>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w:t>
      </w:r>
      <w:r>
        <w:lastRenderedPageBreak/>
        <w:t xml:space="preserve">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lang w:eastAsia="zh-CN"/>
        </w:rPr>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lang w:eastAsia="zh-CN"/>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lang w:eastAsia="zh-CN"/>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lang w:eastAsia="zh-CN"/>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lang w:eastAsia="zh-CN"/>
              </w:rPr>
              <w:lastRenderedPageBreak/>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lang w:eastAsia="zh-CN"/>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lang w:eastAsia="zh-CN"/>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lang w:eastAsia="zh-CN"/>
              </w:rPr>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lang w:eastAsia="zh-CN"/>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lang w:eastAsia="zh-CN"/>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 xml:space="preserve">Next, we investigate whether these two orders converge to the same results. The </w:t>
      </w:r>
      <w:proofErr w:type="spellStart"/>
      <w:r>
        <w:t>rede</w:t>
      </w:r>
      <w:proofErr w:type="spellEnd"/>
      <w:r>
        <w:t xml:space="preserv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lang w:eastAsia="zh-CN"/>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lang w:eastAsia="zh-CN"/>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lang w:eastAsia="zh-CN"/>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1"/>
      <w:r w:rsidRPr="007839AE">
        <w:rPr>
          <w:noProof/>
          <w:lang w:eastAsia="zh-CN"/>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1"/>
      <w:r>
        <w:rPr>
          <w:rStyle w:val="CommentReference"/>
        </w:rPr>
        <w:commentReference w:id="1"/>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lang w:eastAsia="zh-CN"/>
              </w:rPr>
              <w:lastRenderedPageBreak/>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lang w:eastAsia="zh-CN"/>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lang w:eastAsia="zh-CN"/>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lang w:eastAsia="zh-CN"/>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2"/>
            <w:r w:rsidRPr="007839AE">
              <w:rPr>
                <w:noProof/>
                <w:lang w:eastAsia="zh-CN"/>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2"/>
            <w:r w:rsidR="00B81192">
              <w:rPr>
                <w:rStyle w:val="CommentReference"/>
              </w:rPr>
              <w:commentReference w:id="2"/>
            </w:r>
          </w:p>
        </w:tc>
        <w:tc>
          <w:tcPr>
            <w:tcW w:w="4963" w:type="dxa"/>
          </w:tcPr>
          <w:p w14:paraId="16D5B33F" w14:textId="100C4EB8" w:rsidR="00B81192" w:rsidRDefault="007839AE" w:rsidP="00862FE2">
            <w:pPr>
              <w:jc w:val="both"/>
            </w:pPr>
            <w:r w:rsidRPr="007839AE">
              <w:rPr>
                <w:noProof/>
                <w:lang w:eastAsia="zh-CN"/>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lastRenderedPageBreak/>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 xml:space="preserve">1) </w:t>
      </w:r>
      <w:proofErr w:type="gramStart"/>
      <w:r>
        <w:t>firing</w:t>
      </w:r>
      <w:proofErr w:type="gramEnd"/>
      <w:r>
        <w:t xml:space="preserve">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 xml:space="preserve">The baseline was also constant, but the value of it was set </w:t>
      </w:r>
      <w:proofErr w:type="gramStart"/>
      <w:r>
        <w:t>the achieve</w:t>
      </w:r>
      <w:proofErr w:type="gramEnd"/>
      <w:r>
        <w:t xml:space="preser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w:t>
      </w:r>
      <w:proofErr w:type="gramStart"/>
      <w:r w:rsidR="00266036">
        <w:t>f(</w:t>
      </w:r>
      <w:proofErr w:type="gramEnd"/>
      <w:r w:rsidR="00266036">
        <w:t xml:space="preserve">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lang w:eastAsia="zh-CN"/>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lang w:eastAsia="zh-CN"/>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lang w:eastAsia="zh-CN"/>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lang w:eastAsia="zh-CN"/>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lang w:eastAsia="zh-CN"/>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lang w:eastAsia="zh-CN"/>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lang w:eastAsia="zh-CN"/>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3"/>
            <w:r w:rsidRPr="001C34B1">
              <w:rPr>
                <w:noProof/>
                <w:lang w:eastAsia="zh-CN"/>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3"/>
            <w:r w:rsidR="00D2692C">
              <w:rPr>
                <w:rStyle w:val="CommentReference"/>
              </w:rPr>
              <w:commentReference w:id="3"/>
            </w:r>
          </w:p>
        </w:tc>
        <w:tc>
          <w:tcPr>
            <w:tcW w:w="3309" w:type="dxa"/>
          </w:tcPr>
          <w:p w14:paraId="37272EE4" w14:textId="11C00873" w:rsidR="001C34B1" w:rsidRDefault="001C34B1" w:rsidP="0069613D">
            <w:pPr>
              <w:jc w:val="both"/>
            </w:pPr>
            <w:r w:rsidRPr="001C34B1">
              <w:rPr>
                <w:noProof/>
                <w:lang w:eastAsia="zh-CN"/>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lang w:eastAsia="zh-CN"/>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lang w:eastAsia="zh-CN"/>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lang w:eastAsia="zh-CN"/>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lang w:eastAsia="zh-CN"/>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lang w:eastAsia="zh-CN"/>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lang w:eastAsia="zh-CN"/>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lang w:eastAsia="zh-CN"/>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lang w:eastAsia="zh-CN"/>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lang w:eastAsia="zh-CN"/>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lang w:eastAsia="zh-CN"/>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 xml:space="preserve">2) </w:t>
      </w:r>
      <w:proofErr w:type="gramStart"/>
      <w:r>
        <w:t>type</w:t>
      </w:r>
      <w:proofErr w:type="gramEnd"/>
      <w:r>
        <w:t xml:space="preserv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lang w:eastAsia="zh-CN"/>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lang w:eastAsia="zh-CN"/>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lang w:eastAsia="zh-CN"/>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lang w:eastAsia="zh-CN"/>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xml:space="preserve">) </w:t>
      </w:r>
      <w:proofErr w:type="gramStart"/>
      <w:r w:rsidR="00C514B8">
        <w:t>type</w:t>
      </w:r>
      <w:proofErr w:type="gramEnd"/>
      <w:r w:rsidR="00C514B8">
        <w:t xml:space="preserv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4"/>
      <w:r w:rsidR="00D06B7B">
        <w:t>The LTPs were set as 1</w:t>
      </w:r>
      <w:r w:rsidR="003A116F">
        <w:t>.5</w:t>
      </w:r>
      <w:r w:rsidR="00D06B7B">
        <w:t xml:space="preserve"> and -1.5 for excitatory and inhibitory cases</w:t>
      </w:r>
      <w:commentRangeEnd w:id="4"/>
      <w:r w:rsidR="003A116F">
        <w:rPr>
          <w:rStyle w:val="CommentReference"/>
        </w:rPr>
        <w:commentReference w:id="4"/>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lang w:eastAsia="zh-CN"/>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lang w:eastAsia="zh-CN"/>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lang w:eastAsia="zh-CN"/>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lang w:eastAsia="zh-CN"/>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5"/>
      <w:r>
        <w:t>The excitatory is more accurate?</w:t>
      </w:r>
      <w:commentRangeEnd w:id="5"/>
      <w:r>
        <w:rPr>
          <w:rStyle w:val="CommentReference"/>
        </w:rPr>
        <w:commentReference w:id="5"/>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83" w:history="1">
        <w:r>
          <w:rPr>
            <w:rStyle w:val="Hyperlink"/>
          </w:rPr>
          <w:t>https://www.sciencedirect.com/science/article/pii/S0896627317308619</w:t>
        </w:r>
      </w:hyperlink>
      <w:r>
        <w:rPr>
          <w:rStyle w:val="Hyperlink"/>
        </w:rPr>
        <w:t xml:space="preserve">, </w:t>
      </w:r>
      <w:hyperlink r:id="rId84" w:history="1">
        <w:r>
          <w:rPr>
            <w:rStyle w:val="Hyperlink"/>
          </w:rPr>
          <w:t>https://royalsocietypublishing.org/doi/full/10.1098/rstb.2016.0153</w:t>
        </w:r>
      </w:hyperlink>
      <w:r>
        <w:rPr>
          <w:rStyle w:val="Hyperlink"/>
        </w:rPr>
        <w:t xml:space="preserve">, </w:t>
      </w:r>
      <w:hyperlink r:id="rId85"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86"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87" w:history="1">
        <w:r w:rsidR="006E55BF">
          <w:rPr>
            <w:rStyle w:val="Hyperlink"/>
          </w:rPr>
          <w:t>https://www.frontiersin.org/articles/10.3389/fnsyn.2019.00021/full</w:t>
        </w:r>
      </w:hyperlink>
      <w:r w:rsidR="006E55BF">
        <w:t>)</w:t>
      </w:r>
    </w:p>
    <w:p w14:paraId="729DE82C" w14:textId="6FEF43FD" w:rsidR="00836D1D" w:rsidRDefault="00836D1D" w:rsidP="00836D1D">
      <w:r>
        <w:t xml:space="preserve">In future work, it may be possible to account for additional structure in long-term synaptic changes </w:t>
      </w:r>
      <w:r>
        <w:fldChar w:fldCharType="begin" w:fldLock="1"/>
      </w:r>
      <w:r w:rsidR="0062384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6&lt;/sup&gt;","plainTextFormattedCitation":"6","previouslyFormattedCitation":"&lt;sup&gt;6&lt;/sup&gt;"},"properties":{"noteIndex":0},"schema":"https://github.com/citation-style-language/schema/raw/master/csl-citation.json"}</w:instrText>
      </w:r>
      <w:r>
        <w:fldChar w:fldCharType="separate"/>
      </w:r>
      <w:r w:rsidR="0062384B" w:rsidRPr="0062384B">
        <w:rPr>
          <w:noProof/>
          <w:vertAlign w:val="superscript"/>
        </w:rPr>
        <w:t>6</w:t>
      </w:r>
      <w:r>
        <w:fldChar w:fldCharType="end"/>
      </w:r>
      <w:r>
        <w:t>.</w:t>
      </w:r>
    </w:p>
    <w:p w14:paraId="02D71ABA" w14:textId="58DB53CF" w:rsidR="006E55BF" w:rsidRDefault="006E55BF" w:rsidP="006E55BF">
      <w:pPr>
        <w:jc w:val="both"/>
      </w:pPr>
      <w:r>
        <w:t xml:space="preserve">This work builds on model-based descriptions… Here are some papers on GLMs with coupling terms… </w:t>
      </w:r>
      <w:r>
        <w:fldChar w:fldCharType="begin" w:fldLock="1"/>
      </w:r>
      <w:r w:rsidR="0062384B">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c0b1ac3c-0f6c-4cc1-830a-718df90a9ccd"]},{"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bc318419-2345-47fb-b0dd-0abddd5d1b7a"]},{"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9cce629b-e248-402e-b1cb-96c791edbee8"]}],"mendeley":{"formattedCitation":"&lt;sup&gt;7–12&lt;/sup&gt;","plainTextFormattedCitation":"7–12","previouslyFormattedCitation":"&lt;sup&gt;7–12&lt;/sup&gt;"},"properties":{"noteIndex":0},"schema":"https://github.com/citation-style-language/schema/raw/master/csl-citation.json"}</w:instrText>
      </w:r>
      <w:r>
        <w:fldChar w:fldCharType="separate"/>
      </w:r>
      <w:r w:rsidR="0062384B" w:rsidRPr="0062384B">
        <w:rPr>
          <w:noProof/>
          <w:vertAlign w:val="superscript"/>
        </w:rPr>
        <w:t>7–12</w:t>
      </w:r>
      <w:r>
        <w:fldChar w:fldCharType="end"/>
      </w:r>
      <w:r>
        <w:t>.</w:t>
      </w:r>
    </w:p>
    <w:p w14:paraId="5F0C52F0" w14:textId="4CC871D1" w:rsidR="006E55BF" w:rsidRDefault="006E55BF" w:rsidP="006E55BF">
      <w:pPr>
        <w:jc w:val="both"/>
      </w:pPr>
      <w:r>
        <w:t xml:space="preserve">Long-term plasticity can occur from a wide variety of mechanisms… STDP, LTP/LTD, </w:t>
      </w:r>
      <w:proofErr w:type="spellStart"/>
      <w:r>
        <w:t>heterosynaptic</w:t>
      </w:r>
      <w:proofErr w:type="spellEnd"/>
      <w:r>
        <w:t>, changes in intrinsic excitability.</w:t>
      </w:r>
      <w:r w:rsidR="00CB4C9F">
        <w:t xml:space="preserve"> (</w:t>
      </w:r>
      <w:hyperlink r:id="rId88"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3FB51398" w:rsidR="00FE72EA" w:rsidRPr="004935C6" w:rsidRDefault="00FE72EA" w:rsidP="00FE72EA">
      <w:r>
        <w:t>Inference of synaptic transmission is usually modeled based on Generalized Linear Model (GLM). Here we introduce an extension of a common GLM that</w:t>
      </w:r>
      <w:r w:rsidR="0062384B">
        <w:fldChar w:fldCharType="begin" w:fldLock="1"/>
      </w:r>
      <w:r w:rsidR="0062384B">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rsidR="0062384B">
        <w:fldChar w:fldCharType="separate"/>
      </w:r>
      <w:r w:rsidR="0062384B" w:rsidRPr="0062384B">
        <w:rPr>
          <w:noProof/>
          <w:vertAlign w:val="superscript"/>
        </w:rPr>
        <w:t>9,13</w:t>
      </w:r>
      <w:r w:rsidR="0062384B">
        <w:fldChar w:fldCharType="end"/>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w:t>
      </w:r>
      <w:proofErr w:type="gramStart"/>
      <w:r>
        <w:t xml:space="preserve">partitioned </w:t>
      </w:r>
      <w:proofErr w:type="gramEnd"/>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proofErr w:type="gramStart"/>
      <w:r>
        <w:t xml:space="preserve">as </w:t>
      </w:r>
      <w:proofErr w:type="gramEnd"/>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w:t>
      </w:r>
      <w:proofErr w:type="gramStart"/>
      <w:r>
        <w:t xml:space="preserve">time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w:t>
      </w:r>
      <w:proofErr w:type="gramStart"/>
      <w:r>
        <w:t xml:space="preserve">as </w:t>
      </w:r>
      <w:proofErr w:type="gramEnd"/>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2E63C1"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t>The presynaptic neuron contribution, i.e. shape of the contribution, is described by alpha-</w:t>
      </w:r>
      <w:proofErr w:type="gramStart"/>
      <w:r>
        <w:t xml:space="preserve">function </w:t>
      </w:r>
      <w:proofErr w:type="gramEnd"/>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Therefore</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function is estimated by modeling cross-correlogram, with </w:t>
      </w:r>
      <w:r>
        <w:lastRenderedPageBreak/>
        <w:t>consideration of both slow effects due to background fluctuations, and fast effect by synaptic connection. Briefly, the model is described as:</w:t>
      </w:r>
    </w:p>
    <w:p w14:paraId="6D2E19B2" w14:textId="77777777" w:rsidR="00FE72EA" w:rsidRPr="00895B13" w:rsidRDefault="002E63C1"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proofErr w:type="gramStart"/>
      <w:r>
        <w:t>where</w:t>
      </w:r>
      <w:proofErr w:type="gramEnd"/>
      <w:r>
        <w:t xml:space="preserv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xml:space="preserve">. The fast effect is estimated by a two-stage optimization on penalized Poisson log-likelihood (see details in </w:t>
      </w:r>
      <w:proofErr w:type="spellStart"/>
      <w:r>
        <w:t>Naixin</w:t>
      </w:r>
      <w:proofErr w:type="spellEnd"/>
      <w:r>
        <w:t xml:space="preserve">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w:t>
      </w:r>
      <w:proofErr w:type="gramStart"/>
      <w:r>
        <w:t xml:space="preserve">as </w:t>
      </w:r>
      <w:proofErr w:type="gramEnd"/>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w:t>
      </w:r>
      <w:proofErr w:type="gramStart"/>
      <w:r>
        <w:t xml:space="preserve">as </w:t>
      </w:r>
      <w:proofErr w:type="gramEnd"/>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Therefore, the conditional intensity function can be re-written as</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w:t>
      </w:r>
      <w:proofErr w:type="spellStart"/>
      <w:r>
        <w:t>Striebel</w:t>
      </w:r>
      <w:proofErr w:type="spellEnd"/>
      <w:r>
        <w:t xml:space="preserve">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2E63C1"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proofErr w:type="gramStart"/>
      <w:r>
        <w:t xml:space="preserve">Sinc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w:t>
      </w:r>
      <w:proofErr w:type="spellStart"/>
      <w:r>
        <w:t>Kalman</w:t>
      </w:r>
      <w:proofErr w:type="spellEnd"/>
      <w:r>
        <w:t xml:space="preserve"> filter. To make this comparison more obvious, define “measurement </w:t>
      </w:r>
      <w:proofErr w:type="spellStart"/>
      <w:r>
        <w:t>Jocobian</w:t>
      </w:r>
      <w:proofErr w:type="spellEnd"/>
      <w:r>
        <w:t xml:space="preserve">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and “</w:t>
      </w:r>
      <w:proofErr w:type="spellStart"/>
      <w:r>
        <w:rPr>
          <w:bCs/>
        </w:rPr>
        <w:t>Kalman</w:t>
      </w:r>
      <w:proofErr w:type="spellEnd"/>
      <w:r>
        <w:rPr>
          <w:bCs/>
        </w:rPr>
        <w:t xml:space="preserve"> gain” </w:t>
      </w:r>
      <w:proofErr w:type="gramStart"/>
      <w:r>
        <w:rPr>
          <w:bCs/>
        </w:rPr>
        <w:t xml:space="preserve">as </w:t>
      </w:r>
      <w:proofErr w:type="gramEnd"/>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2E63C1"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2E63C1"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w:t>
      </w:r>
      <w:proofErr w:type="gramStart"/>
      <w:r>
        <w:t xml:space="preserve">constant </w:t>
      </w:r>
      <w:proofErr w:type="gramEnd"/>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w:t>
      </w:r>
      <w:proofErr w:type="gramStart"/>
      <w:r>
        <w:t xml:space="preserve">matrix </w:t>
      </w:r>
      <w:proofErr w:type="gramEnd"/>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raised-cosine bases</w:t>
      </w:r>
      <w:proofErr w:type="gramStart"/>
      <w:r>
        <w:t xml:space="preserve">, </w:t>
      </w:r>
      <w:proofErr w:type="gramEnd"/>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with log-spaced sam</w:t>
      </w:r>
      <w:proofErr w:type="spellStart"/>
      <w:r>
        <w:t>pling</w:t>
      </w:r>
      <w:proofErr w:type="spellEnd"/>
      <w:r>
        <w:t xml:space="preserve">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w:t>
      </w:r>
      <w:proofErr w:type="gramStart"/>
      <w:r>
        <w:t>are</w:t>
      </w:r>
      <w:proofErr w:type="gramEnd"/>
      <w:r>
        <w:t xml:space="preserve"> coefficients for each basis function.</w:t>
      </w:r>
    </w:p>
    <w:p w14:paraId="6E5A8098" w14:textId="77777777" w:rsidR="00FE72EA" w:rsidRDefault="00FE72EA" w:rsidP="00FE72EA">
      <w:r>
        <w:t xml:space="preserve">To simplify notations further, </w:t>
      </w:r>
      <w:proofErr w:type="gramStart"/>
      <w:r>
        <w:t xml:space="preserve">define </w:t>
      </w:r>
      <w:proofErr w:type="gramEnd"/>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w:t>
      </w:r>
      <w:r>
        <w:lastRenderedPageBreak/>
        <w:t xml:space="preserve">defined </w:t>
      </w:r>
      <w:proofErr w:type="gramStart"/>
      <w:r>
        <w:t xml:space="preserve">as </w:t>
      </w:r>
      <w:proofErr w:type="gramEnd"/>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w:t>
      </w:r>
      <w:proofErr w:type="gramStart"/>
      <w:r>
        <w:t xml:space="preserve">for </w:t>
      </w:r>
      <w:proofErr w:type="gramEnd"/>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21BCB854" w:rsidR="00C575EE" w:rsidRDefault="00FE72EA" w:rsidP="00FE72EA">
      <w:r>
        <w:t>The performance of adaptive smoothing is highly affected by covariance matrices of process noise (i.e</w:t>
      </w:r>
      <w:proofErr w:type="gramStart"/>
      <w:r>
        <w:t xml:space="preserve">.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w:t>
      </w:r>
      <w:proofErr w:type="gramStart"/>
      <w:r>
        <w:t xml:space="preserve">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w:t>
      </w:r>
      <w:proofErr w:type="gramEnd"/>
      <w:r>
        <w:t xml:space="preserve"> chosen based on previous knowledge. When there’s no sufficient knowledge </w:t>
      </w:r>
      <w:proofErr w:type="gramStart"/>
      <w:r>
        <w:t xml:space="preserve">for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EM algorithm </w:t>
      </w:r>
      <w:r w:rsidR="0062384B">
        <w:fldChar w:fldCharType="begin" w:fldLock="1"/>
      </w:r>
      <w:r w:rsidR="0062384B">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rsidR="0062384B">
        <w:fldChar w:fldCharType="separate"/>
      </w:r>
      <w:r w:rsidR="0062384B" w:rsidRPr="0062384B">
        <w:rPr>
          <w:noProof/>
          <w:vertAlign w:val="superscript"/>
        </w:rPr>
        <w:t>14</w:t>
      </w:r>
      <w:r w:rsidR="0062384B">
        <w:fldChar w:fldCharType="end"/>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the convergence is notoriously slow, even with an accelerator</w:t>
      </w:r>
      <w:r w:rsidR="0062384B">
        <w:fldChar w:fldCharType="begin" w:fldLock="1"/>
      </w:r>
      <w:r w:rsidR="0062384B">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rsidR="0062384B">
        <w:fldChar w:fldCharType="separate"/>
      </w:r>
      <w:r w:rsidR="0062384B" w:rsidRPr="0062384B">
        <w:rPr>
          <w:noProof/>
          <w:vertAlign w:val="superscript"/>
        </w:rPr>
        <w:t>15</w:t>
      </w:r>
      <w:r w:rsidR="0062384B">
        <w:fldChar w:fldCharType="end"/>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w:t>
      </w:r>
      <w:proofErr w:type="gramStart"/>
      <w:r w:rsidR="00B20FFB">
        <w:t xml:space="preserve">constant </w:t>
      </w:r>
      <w:proofErr w:type="gramEnd"/>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w:t>
      </w:r>
      <w:proofErr w:type="gramStart"/>
      <w:r w:rsidR="00B20FFB">
        <w:t xml:space="preserve">as </w:t>
      </w:r>
      <w:proofErr w:type="gramEnd"/>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w:t>
      </w:r>
      <w:proofErr w:type="gramStart"/>
      <w:r w:rsidR="00A8223C">
        <w:rPr>
          <w:bCs/>
        </w:rPr>
        <w:t>maximized</w:t>
      </w:r>
      <w:proofErr w:type="gramEnd"/>
      <w:r w:rsidR="00A8223C">
        <w:rPr>
          <w:bCs/>
        </w:rPr>
        <w:t xml:space="preserve">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w:t>
      </w:r>
      <w:proofErr w:type="gramStart"/>
      <w:r>
        <w:t xml:space="preserve">be </w:t>
      </w:r>
      <w:proofErr w:type="gramEnd"/>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w:t>
      </w:r>
      <w:proofErr w:type="gramStart"/>
      <w:r w:rsidR="00CC5E8A">
        <w:t xml:space="preserve">for </w:t>
      </w:r>
      <w:proofErr w:type="gramEnd"/>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lastRenderedPageBreak/>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8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nchao Wei" w:date="2020-06-16T15:07:00Z" w:initials="GW">
    <w:p w14:paraId="3C06880B" w14:textId="790E6181" w:rsidR="00165A89" w:rsidRDefault="00165A89">
      <w:pPr>
        <w:pStyle w:val="CommentText"/>
      </w:pPr>
      <w:r>
        <w:rPr>
          <w:rStyle w:val="CommentReference"/>
        </w:rPr>
        <w:annotationRef/>
      </w:r>
      <w:r>
        <w:t>In the formal version, will use a finer grid.</w:t>
      </w:r>
    </w:p>
  </w:comment>
  <w:comment w:id="2" w:author="Ganchao Wei" w:date="2020-06-14T15:05:00Z" w:initials="GW">
    <w:p w14:paraId="2F83ED7D" w14:textId="62219A9F" w:rsidR="00165A89" w:rsidRDefault="00165A89">
      <w:pPr>
        <w:pStyle w:val="CommentText"/>
      </w:pPr>
      <w:r>
        <w:rPr>
          <w:rStyle w:val="CommentReference"/>
        </w:rPr>
        <w:annotationRef/>
      </w:r>
      <w:r>
        <w:t>Do we need add do filtering results? After smoothing, estimation for LTP looks too ‘smooth’.</w:t>
      </w:r>
    </w:p>
  </w:comment>
  <w:comment w:id="3" w:author="Ganchao Wei" w:date="2020-06-14T15:46:00Z" w:initials="GW">
    <w:p w14:paraId="78D44D75" w14:textId="77CA083C" w:rsidR="00165A89" w:rsidRDefault="00165A89">
      <w:pPr>
        <w:pStyle w:val="CommentText"/>
      </w:pPr>
      <w:r>
        <w:rPr>
          <w:rStyle w:val="CommentReference"/>
        </w:rPr>
        <w:annotationRef/>
      </w:r>
      <w:r>
        <w:t xml:space="preserve">When the pre-synaptic firing rate is high, </w:t>
      </w:r>
      <w:proofErr w:type="spellStart"/>
      <w:r>
        <w:t>wt</w:t>
      </w:r>
      <w:proofErr w:type="spellEnd"/>
      <w:r>
        <w:t xml:space="preserve">-long need to be very large to achieve the pre-set mean overall plasticity (here, </w:t>
      </w:r>
      <w:proofErr w:type="gramStart"/>
      <w:r>
        <w:t>mean(</w:t>
      </w:r>
      <w:proofErr w:type="spellStart"/>
      <w:proofErr w:type="gramEnd"/>
      <w:r>
        <w:t>wt</w:t>
      </w:r>
      <w:proofErr w:type="spellEnd"/>
      <w:r>
        <w:t>-long*</w:t>
      </w:r>
      <w:proofErr w:type="spellStart"/>
      <w:r>
        <w:t>wt</w:t>
      </w:r>
      <w:proofErr w:type="spellEnd"/>
      <w:r>
        <w:t>-short) = 1.5)</w:t>
      </w:r>
    </w:p>
  </w:comment>
  <w:comment w:id="4" w:author="Ganchao Wei" w:date="2020-06-14T18:42:00Z" w:initials="GW">
    <w:p w14:paraId="798C08C0" w14:textId="251A8860" w:rsidR="00165A89" w:rsidRDefault="00165A89">
      <w:pPr>
        <w:pStyle w:val="CommentText"/>
      </w:pPr>
      <w:r>
        <w:rPr>
          <w:rStyle w:val="CommentReference"/>
        </w:rPr>
        <w:annotationRef/>
      </w:r>
      <w:r>
        <w:t xml:space="preserve">Don’t know how to make excitatory and inhibitory match. </w:t>
      </w:r>
    </w:p>
  </w:comment>
  <w:comment w:id="5" w:author="Ganchao Wei" w:date="2020-06-14T20:11:00Z" w:initials="GW">
    <w:p w14:paraId="72F79964" w14:textId="7A9537CD" w:rsidR="00165A89" w:rsidRDefault="00165A89">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6880B" w15:done="0"/>
  <w15:commentEx w15:paraId="2F83ED7D" w15:done="0"/>
  <w15:commentEx w15:paraId="78D44D75" w15:done="0"/>
  <w15:commentEx w15:paraId="798C08C0" w15:done="0"/>
  <w15:commentEx w15:paraId="72F79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EE3B4" w14:textId="77777777" w:rsidR="002E63C1" w:rsidRDefault="002E63C1" w:rsidP="00781D79">
      <w:pPr>
        <w:spacing w:after="0" w:line="240" w:lineRule="auto"/>
      </w:pPr>
      <w:r>
        <w:separator/>
      </w:r>
    </w:p>
  </w:endnote>
  <w:endnote w:type="continuationSeparator" w:id="0">
    <w:p w14:paraId="79F91E6E" w14:textId="77777777" w:rsidR="002E63C1" w:rsidRDefault="002E63C1"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165A89" w:rsidRPr="00072DFF" w:rsidRDefault="00165A89">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BD366A">
          <w:rPr>
            <w:noProof/>
            <w:color w:val="D0CECE" w:themeColor="background2" w:themeShade="E6"/>
          </w:rPr>
          <w:t>21</w:t>
        </w:r>
        <w:r w:rsidRPr="00072DFF">
          <w:rPr>
            <w:noProof/>
            <w:color w:val="D0CECE" w:themeColor="background2" w:themeShade="E6"/>
          </w:rPr>
          <w:fldChar w:fldCharType="end"/>
        </w:r>
      </w:p>
    </w:sdtContent>
  </w:sdt>
  <w:p w14:paraId="3196EE3F" w14:textId="77777777" w:rsidR="00165A89" w:rsidRPr="00072DFF" w:rsidRDefault="00165A89">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8396F" w14:textId="77777777" w:rsidR="002E63C1" w:rsidRDefault="002E63C1" w:rsidP="00781D79">
      <w:pPr>
        <w:spacing w:after="0" w:line="240" w:lineRule="auto"/>
      </w:pPr>
      <w:r>
        <w:separator/>
      </w:r>
    </w:p>
  </w:footnote>
  <w:footnote w:type="continuationSeparator" w:id="0">
    <w:p w14:paraId="50EA5298" w14:textId="77777777" w:rsidR="002E63C1" w:rsidRDefault="002E63C1"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10BD"/>
    <w:rsid w:val="00432D15"/>
    <w:rsid w:val="00433895"/>
    <w:rsid w:val="00437EA1"/>
    <w:rsid w:val="004422D0"/>
    <w:rsid w:val="0044284A"/>
    <w:rsid w:val="00443FA6"/>
    <w:rsid w:val="004463FD"/>
    <w:rsid w:val="004478C3"/>
    <w:rsid w:val="0045283D"/>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E3AE3"/>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hyperlink" Target="https://royalsocietypublishing.org/doi/full/10.1098/rstb.2016.0153" TargetMode="External"/><Relationship Id="rId89" Type="http://schemas.openxmlformats.org/officeDocument/2006/relationships/footer" Target="footer1.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5" Type="http://schemas.openxmlformats.org/officeDocument/2006/relationships/webSettings" Target="webSettings.xml"/><Relationship Id="rId90" Type="http://schemas.openxmlformats.org/officeDocument/2006/relationships/fontTable" Target="fontTable.xm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emf"/><Relationship Id="rId48" Type="http://schemas.openxmlformats.org/officeDocument/2006/relationships/comments" Target="comments.xml"/><Relationship Id="rId64" Type="http://schemas.openxmlformats.org/officeDocument/2006/relationships/image" Target="media/image53.emf"/><Relationship Id="rId69" Type="http://schemas.openxmlformats.org/officeDocument/2006/relationships/image" Target="media/image58.emf"/><Relationship Id="rId8" Type="http://schemas.openxmlformats.org/officeDocument/2006/relationships/hyperlink" Target="https://www.nature.com/articles/s41467-019-12225-2" TargetMode="External"/><Relationship Id="rId51" Type="http://schemas.openxmlformats.org/officeDocument/2006/relationships/image" Target="media/image40.emf"/><Relationship Id="rId72" Type="http://schemas.openxmlformats.org/officeDocument/2006/relationships/image" Target="media/image61.emf"/><Relationship Id="rId80" Type="http://schemas.openxmlformats.org/officeDocument/2006/relationships/image" Target="media/image69.emf"/><Relationship Id="rId85" Type="http://schemas.openxmlformats.org/officeDocument/2006/relationships/hyperlink" Target="https://elifesciences.org/articles/09457" TargetMode="External"/><Relationship Id="rId93"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48.emf"/><Relationship Id="rId67" Type="http://schemas.openxmlformats.org/officeDocument/2006/relationships/image" Target="media/image56.emf"/><Relationship Id="rId20" Type="http://schemas.openxmlformats.org/officeDocument/2006/relationships/image" Target="media/image11.png"/><Relationship Id="rId41" Type="http://schemas.openxmlformats.org/officeDocument/2006/relationships/image" Target="media/image32.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image" Target="media/image59.emf"/><Relationship Id="rId75" Type="http://schemas.openxmlformats.org/officeDocument/2006/relationships/image" Target="media/image64.emf"/><Relationship Id="rId83" Type="http://schemas.openxmlformats.org/officeDocument/2006/relationships/hyperlink" Target="https://www.sciencedirect.com/science/article/pii/S0896627317308619" TargetMode="External"/><Relationship Id="rId88" Type="http://schemas.openxmlformats.org/officeDocument/2006/relationships/hyperlink" Target="https://journals.sagepub.com/doi/abs/10.1177/1073858414529829"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microsoft.com/office/2011/relationships/commentsExtended" Target="commentsExtended.xml"/><Relationship Id="rId57" Type="http://schemas.openxmlformats.org/officeDocument/2006/relationships/image" Target="media/image46.emf"/><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5.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hyperlink" Target="https://www.mitpressjournals.org/doi/abs/10.1162/neco_a_01138" TargetMode="Externa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5.emf"/><Relationship Id="rId87" Type="http://schemas.openxmlformats.org/officeDocument/2006/relationships/hyperlink" Target="https://www.frontiersin.org/articles/10.3389/fnsyn.2019.00021/full" TargetMode="External"/><Relationship Id="rId61" Type="http://schemas.openxmlformats.org/officeDocument/2006/relationships/image" Target="media/image50.emf"/><Relationship Id="rId82" Type="http://schemas.openxmlformats.org/officeDocument/2006/relationships/image" Target="media/image71.emf"/><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emf"/><Relationship Id="rId56" Type="http://schemas.openxmlformats.org/officeDocument/2006/relationships/image" Target="media/image45.emf"/><Relationship Id="rId77" Type="http://schemas.openxmlformats.org/officeDocument/2006/relationships/image" Target="media/image6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D562C8BD-D8E3-4286-B033-07A78B35A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3</TotalTime>
  <Pages>22</Pages>
  <Words>7820</Words>
  <Characters>4457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52291</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43</cp:revision>
  <cp:lastPrinted>2018-04-30T14:40:00Z</cp:lastPrinted>
  <dcterms:created xsi:type="dcterms:W3CDTF">2018-06-08T20:18:00Z</dcterms:created>
  <dcterms:modified xsi:type="dcterms:W3CDTF">2020-07-1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